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77777777" w:rsidR="0075252E" w:rsidRDefault="0075252E" w:rsidP="004B24B7">
      <w:pPr>
        <w:jc w:val="both"/>
        <w:rPr>
          <w:b/>
          <w:bCs/>
        </w:rPr>
      </w:pP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lastRenderedPageBreak/>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124139A6" w14:textId="77777777" w:rsidR="00910676" w:rsidRDefault="00910676" w:rsidP="00BD5376">
      <w:pPr>
        <w:pStyle w:val="BodyText"/>
        <w:rPr>
          <w:b/>
          <w:bCs/>
        </w:rPr>
      </w:pP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194C427A">
            <wp:extent cx="5943600" cy="4344670"/>
            <wp:effectExtent l="0" t="0" r="0" b="0"/>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6"/>
                    <a:stretch>
                      <a:fillRect/>
                    </a:stretch>
                  </pic:blipFill>
                  <pic:spPr>
                    <a:xfrm>
                      <a:off x="0" y="0"/>
                      <a:ext cx="5943600" cy="4344670"/>
                    </a:xfrm>
                    <a:prstGeom prst="rect">
                      <a:avLst/>
                    </a:prstGeom>
                  </pic:spPr>
                </pic:pic>
              </a:graphicData>
            </a:graphic>
          </wp:inline>
        </w:drawing>
      </w:r>
    </w:p>
    <w:p w14:paraId="21E003DA" w14:textId="14895C0A" w:rsidR="00763792" w:rsidRDefault="00C63045" w:rsidP="00C63045">
      <w:pPr>
        <w:pStyle w:val="Caption"/>
        <w:jc w:val="center"/>
      </w:pPr>
      <w:r>
        <w:t xml:space="preserve">Figure </w:t>
      </w:r>
      <w:r>
        <w:fldChar w:fldCharType="begin"/>
      </w:r>
      <w:r>
        <w:instrText xml:space="preserve"> SEQ Figure \* ARABIC </w:instrText>
      </w:r>
      <w:r>
        <w:fldChar w:fldCharType="separate"/>
      </w:r>
      <w:r w:rsidR="00240EBC">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4A7460C7" w14:textId="54693DD9" w:rsidR="00763792" w:rsidRDefault="00763792" w:rsidP="00763792">
      <w:pPr>
        <w:pStyle w:val="BodyText"/>
        <w:jc w:val="both"/>
      </w:pPr>
      <w:r>
        <w:t>*This study is designed to be exploratory. The overall data collection and analysis process is illustrated in the following UML diagram and explained in detail in the subsequent text.</w:t>
      </w:r>
    </w:p>
    <w:p w14:paraId="322A0CD9" w14:textId="77777777" w:rsidR="00F22C65" w:rsidRDefault="00F22C65" w:rsidP="00763792">
      <w:pPr>
        <w:pStyle w:val="BodyText"/>
        <w:jc w:val="both"/>
      </w:pPr>
    </w:p>
    <w:p w14:paraId="18BA270E" w14:textId="5E649D48" w:rsidR="00F22C65" w:rsidRDefault="00027B5E" w:rsidP="00027B5E">
      <w:pPr>
        <w:pStyle w:val="BodyText"/>
        <w:jc w:val="center"/>
      </w:pPr>
      <w:r w:rsidRPr="00027B5E">
        <w:drawing>
          <wp:inline distT="0" distB="0" distL="0" distR="0" wp14:anchorId="54F2CCA7" wp14:editId="61A0191C">
            <wp:extent cx="6168236" cy="7839724"/>
            <wp:effectExtent l="0" t="0" r="4445" b="889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a:blip r:embed="rId7"/>
                    <a:stretch>
                      <a:fillRect/>
                    </a:stretch>
                  </pic:blipFill>
                  <pic:spPr>
                    <a:xfrm>
                      <a:off x="0" y="0"/>
                      <a:ext cx="6177038" cy="7850911"/>
                    </a:xfrm>
                    <a:prstGeom prst="rect">
                      <a:avLst/>
                    </a:prstGeom>
                  </pic:spPr>
                </pic:pic>
              </a:graphicData>
            </a:graphic>
          </wp:inline>
        </w:drawing>
      </w:r>
    </w:p>
    <w:p w14:paraId="1619C5D4" w14:textId="77777777" w:rsidR="00F22C65" w:rsidRDefault="00F22C65" w:rsidP="00763792">
      <w:pPr>
        <w:pStyle w:val="BodyText"/>
        <w:jc w:val="both"/>
      </w:pPr>
    </w:p>
    <w:p w14:paraId="0FBABD96" w14:textId="77777777" w:rsidR="00875222" w:rsidRDefault="00875222" w:rsidP="00763792">
      <w:pPr>
        <w:pStyle w:val="BodyText"/>
        <w:jc w:val="both"/>
      </w:pPr>
    </w:p>
    <w:p w14:paraId="6A6FB285" w14:textId="77777777" w:rsidR="00875222" w:rsidRPr="00763792" w:rsidRDefault="00875222" w:rsidP="00763792">
      <w:pPr>
        <w:pStyle w:val="BodyText"/>
        <w:jc w:val="both"/>
      </w:pP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72842950" w14:textId="77777777" w:rsidR="00EC5CF8" w:rsidRDefault="00EC5CF8" w:rsidP="00C84404">
      <w:pPr>
        <w:jc w:val="both"/>
        <w:rPr>
          <w:b/>
          <w:bCs/>
        </w:rPr>
      </w:pPr>
    </w:p>
    <w:p w14:paraId="3B3262EB" w14:textId="77777777" w:rsidR="00EC5CF8" w:rsidRDefault="003A1EA0" w:rsidP="00C84404">
      <w:pPr>
        <w:jc w:val="both"/>
        <w:rPr>
          <w:b/>
          <w:bCs/>
        </w:rPr>
      </w:pPr>
      <w:r w:rsidRPr="003A1EA0">
        <w:rPr>
          <w:b/>
          <w:bCs/>
        </w:rPr>
        <w:t>Step 1. Define and refine search keywords</w:t>
      </w:r>
      <w:r w:rsidR="00C84404">
        <w:rPr>
          <w:b/>
          <w:bCs/>
        </w:rPr>
        <w:tab/>
      </w:r>
    </w:p>
    <w:p w14:paraId="4FA1406C" w14:textId="5331DE84" w:rsidR="003A1EA0" w:rsidRDefault="003A1EA0" w:rsidP="00C84404">
      <w:pPr>
        <w:jc w:val="both"/>
      </w:pPr>
      <w:r>
        <w:rPr>
          <w:b/>
          <w:bCs/>
        </w:rPr>
        <w:br/>
      </w: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Default="003A1EA0" w:rsidP="00C84404">
      <w:pPr>
        <w:jc w:val="both"/>
      </w:pPr>
      <w:r>
        <w:t>[(Challenges) OR (Opportunities)] AND [(</w:t>
      </w:r>
      <w:r w:rsidRPr="009126DC">
        <w:t>Digital Transformation</w:t>
      </w:r>
      <w:r>
        <w:t>)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8"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40033FF9" w14:textId="77777777" w:rsidR="009A4C8C" w:rsidRDefault="009A4C8C" w:rsidP="00835270"/>
    <w:p w14:paraId="15A0252D" w14:textId="77777777" w:rsidR="009A4C8C" w:rsidRDefault="009A4C8C" w:rsidP="00835270"/>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is hosted on </w:t>
      </w:r>
      <w:proofErr w:type="spellStart"/>
      <w:r w:rsidRPr="006178E3">
        <w:rPr>
          <w:rFonts w:ascii="Times New Roman" w:eastAsia="Times New Roman" w:hAnsi="Times New Roman" w:cs="Times New Roman"/>
          <w:sz w:val="24"/>
          <w:szCs w:val="24"/>
        </w:rPr>
        <w:t>Slideshare</w:t>
      </w:r>
      <w:proofErr w:type="spellEnd"/>
      <w:r w:rsidRPr="006178E3">
        <w:rPr>
          <w:rFonts w:ascii="Times New Roman" w:eastAsia="Times New Roman" w:hAnsi="Times New Roman" w:cs="Times New Roman"/>
          <w:sz w:val="24"/>
          <w:szCs w:val="24"/>
        </w:rPr>
        <w:t>,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13F45AE9" w14:textId="77777777" w:rsidR="00191547" w:rsidRDefault="00191547">
      <w:pPr>
        <w:rPr>
          <w:rFonts w:ascii="Times New Roman" w:eastAsia="Times New Roman" w:hAnsi="Times New Roman" w:cs="Times New Roman"/>
          <w:sz w:val="24"/>
          <w:szCs w:val="24"/>
        </w:rPr>
      </w:pPr>
      <w:r>
        <w:br w:type="page"/>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77777777" w:rsidR="00173DAD" w:rsidRDefault="00173DAD" w:rsidP="00173DAD">
      <w:pPr>
        <w:pStyle w:val="NormalWeb"/>
        <w:jc w:val="both"/>
      </w:pPr>
      <w:proofErr w:type="gramStart"/>
      <w:r>
        <w:t>In order to</w:t>
      </w:r>
      <w:proofErr w:type="gramEnd"/>
      <w:r>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7E243C8E" w14:textId="77777777" w:rsidR="00EC20F3" w:rsidRDefault="00EC20F3" w:rsidP="002931DB">
      <w:pPr>
        <w:pStyle w:val="NormalWeb"/>
        <w:jc w:val="both"/>
      </w:pP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7C81AA22" w14:textId="77777777" w:rsidR="000F7654" w:rsidRDefault="000F7654">
      <w:pPr>
        <w:rPr>
          <w:rFonts w:asciiTheme="majorBidi" w:eastAsia="Times New Roman" w:hAnsiTheme="majorBidi" w:cstheme="majorBidi"/>
          <w:sz w:val="24"/>
          <w:szCs w:val="24"/>
        </w:rPr>
      </w:pPr>
      <w:r>
        <w:rPr>
          <w:rFonts w:asciiTheme="majorBidi" w:eastAsia="Times New Roman" w:hAnsiTheme="majorBidi" w:cstheme="majorBidi"/>
          <w:sz w:val="24"/>
          <w:szCs w:val="24"/>
        </w:rPr>
        <w:br w:type="page"/>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7AEAC866"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240EBC">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1EEE7B16">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436BF04C">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36A566B9"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240EBC">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2633B1">
          <w:pgSz w:w="11910" w:h="16840"/>
          <w:pgMar w:top="1340" w:right="940" w:bottom="980" w:left="1260" w:header="0" w:footer="783" w:gutter="0"/>
          <w:cols w:space="720"/>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gFAMrlBGk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931DB"/>
    <w:rsid w:val="002A47A1"/>
    <w:rsid w:val="002C1FEE"/>
    <w:rsid w:val="002D0D16"/>
    <w:rsid w:val="002D1B57"/>
    <w:rsid w:val="002E25FF"/>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E3860"/>
    <w:rsid w:val="004E727C"/>
    <w:rsid w:val="00597E43"/>
    <w:rsid w:val="005A544C"/>
    <w:rsid w:val="006178E3"/>
    <w:rsid w:val="006536CE"/>
    <w:rsid w:val="0065604E"/>
    <w:rsid w:val="006572B4"/>
    <w:rsid w:val="006766E8"/>
    <w:rsid w:val="006812FF"/>
    <w:rsid w:val="006E1DA2"/>
    <w:rsid w:val="006F4628"/>
    <w:rsid w:val="007034DA"/>
    <w:rsid w:val="007208D2"/>
    <w:rsid w:val="0075252E"/>
    <w:rsid w:val="00763792"/>
    <w:rsid w:val="00763814"/>
    <w:rsid w:val="00767936"/>
    <w:rsid w:val="00775225"/>
    <w:rsid w:val="007B4F46"/>
    <w:rsid w:val="007E4287"/>
    <w:rsid w:val="008102CF"/>
    <w:rsid w:val="00835270"/>
    <w:rsid w:val="00844E72"/>
    <w:rsid w:val="00864213"/>
    <w:rsid w:val="00875222"/>
    <w:rsid w:val="0089253F"/>
    <w:rsid w:val="008A1D74"/>
    <w:rsid w:val="008B5EC8"/>
    <w:rsid w:val="00903745"/>
    <w:rsid w:val="00910676"/>
    <w:rsid w:val="00915CBA"/>
    <w:rsid w:val="009A4C8C"/>
    <w:rsid w:val="009A7720"/>
    <w:rsid w:val="009F69A9"/>
    <w:rsid w:val="00A507EA"/>
    <w:rsid w:val="00A64BB7"/>
    <w:rsid w:val="00A840E4"/>
    <w:rsid w:val="00A957EF"/>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521F"/>
    <w:rsid w:val="00E5509D"/>
    <w:rsid w:val="00E71353"/>
    <w:rsid w:val="00E87ACE"/>
    <w:rsid w:val="00EA1D11"/>
    <w:rsid w:val="00EA6ACD"/>
    <w:rsid w:val="00EC20F3"/>
    <w:rsid w:val="00EC5CF8"/>
    <w:rsid w:val="00ED65FE"/>
    <w:rsid w:val="00F22C65"/>
    <w:rsid w:val="00F40D53"/>
    <w:rsid w:val="00F454DE"/>
    <w:rsid w:val="00F4559E"/>
    <w:rsid w:val="00F97B09"/>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9A4C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google.com" TargetMode="External"/><Relationship Id="rId13" Type="http://schemas.openxmlformats.org/officeDocument/2006/relationships/image" Target="media/image7.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TotalTime>
  <Pages>1</Pages>
  <Words>13518</Words>
  <Characters>77056</Characters>
  <Application>Microsoft Office Word</Application>
  <DocSecurity>0</DocSecurity>
  <Lines>642</Lines>
  <Paragraphs>180</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20</cp:revision>
  <cp:lastPrinted>2024-06-20T01:13:00Z</cp:lastPrinted>
  <dcterms:created xsi:type="dcterms:W3CDTF">2024-06-18T23:06:00Z</dcterms:created>
  <dcterms:modified xsi:type="dcterms:W3CDTF">2024-06-20T0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